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3220A" w:rsidRPr="002C2AFD" w:rsidRDefault="00C3220A" w:rsidP="00C3220A">
      <w:pPr>
        <w:pStyle w:val="Heading1"/>
        <w:spacing w:before="0" w:after="0" w:line="36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2C2AFD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References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2C2AFD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2C2AFD">
        <w:rPr>
          <w:rFonts w:ascii="Times New Roman" w:hAnsi="Times New Roman" w:cs="Times New Roman"/>
          <w:sz w:val="24"/>
          <w:szCs w:val="24"/>
        </w:rPr>
        <w:fldChar w:fldCharType="separate"/>
      </w:r>
      <w:r w:rsidRPr="002C2AFD">
        <w:rPr>
          <w:rFonts w:ascii="Times New Roman" w:hAnsi="Times New Roman" w:cs="Times New Roman"/>
          <w:noProof/>
          <w:sz w:val="24"/>
          <w:szCs w:val="24"/>
        </w:rPr>
        <w:t>1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Simões, S. High-Performance Advanced Composites in Multifunctional Material Design: State of the Art, Challenges, and Future Direction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Materials (Basel)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7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5997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2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Huang, X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Advanced Composite Materials for Structure Strengthening and Resilience Improvement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Building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13 at https://doi.org/10.3390/buildings13102406 (2023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3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Ates, B., Koytepe, S., Ulu, A., Gurses, C. &amp; Thakur, V. K. Chemistry, structures, and advanced applications of nanocomposites from biorenewable resourc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hemical Review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120 at https://doi.org/10.1021/acs.chemrev.9b00553 (2020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4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amidi, N., Delgadillo, R. M. V., Sustaita, A. O., Lozano, K. &amp; Yallapu, M. M. Current nanocomposite advances for biomedical and environmental application diversity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Med. Res. Rev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45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576–628 (2025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5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Sriramoju, J. B., Paramesh, C. C., Halligudra, G., Rangappa, D. &amp; Shivaramu, P. D. Magnetic photocatalytic systems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Photocatalytic Systems by Design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503–536 (Elsevier, 2021). doi:10.1016/B978-0-12-820532-7.00016-3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6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Halligudra, G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Catalytic behaviour of iron-based nanomaterials for the remediation of hazardous chemicals from wastewater: A Review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Phys. Chem. Solid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203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112735 (2025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7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Velasquez, S. T. R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Plastics of the Future? An Interdisciplinary Review on Biobased and Biodegradable Polymers: Progress in Chemistry, Societal Views, and Environmental Implication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Angew. Chemie Int. Ed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64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5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8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Chen, L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Conversion of waste into sustainable construction materials: A review of recent developments and prospect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Mater. Today Sustain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27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100930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9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urugadoss, P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Kenaf/basalt fiber-reinforced epoxy matrix hybrid composites: Current trends, challenges, and future prospects in advanced material development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Results Eng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26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104816 (2025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0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Zhu, 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Recent advances on bast fiber composites: Engineering innovations, applications and perspectiv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os. Part B Eng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284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111738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1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undhe, G. S., Mahanwar, P. A., Patil, J. R. &amp; S, E. A Review on Basalt Fiber and Basalt Fiber Reinforced Polymer Composites: Advancement and Industrial Application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Int. J. Res. Appl. Sci. Eng. Techno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1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3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2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Chowdhury, I. R., Pemberton, R. &amp; Summerscales, J. Developments and Industrial Applications of Basalt Fibre Reinforced Composite Material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ournal of Composites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Science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6 at https://doi.org/10.3390/jcs6120367 (2022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3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Tao, W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Research progress on basalt fiber-based functionalized composit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Reviews on Advanced Materials Science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62 at https://doi.org/10.1515/rams-2022-0300 (2023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4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Hamzat, A. K., Murad, M. S., Adediran, I. A., Asmatulu, E. &amp; Asmatulu, R. Fiber-reinforced composites for aerospace, energy, and marine applications: an insight into failure mechanisms under chemical, thermal, oxidative, and mechanical load condition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Adv. Compos. Hybrid Mater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8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152 (2025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5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Rajak, D. K., Pagar, D. D., Kumar, R. &amp; Pruncu, C. I. Recent progress of reinforcement materials: A comprehensive overview of composite material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Mater. Res. Techno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8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9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6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S., A. D., P., S. P. A., Naveen, J., Khan, T. &amp; Khahro, S. H. Advancement in biomedical implant materials—a mini review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Front. Bioeng. Biotechno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2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7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Perumal, G., Grewal, H. S. &amp; Arora, H. S. Enhanced durability, bio-activity and corrosion resistance of stainless steel through severe surface deformation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lloids Surfaces B Biointerface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94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0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8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Satchanska, G., Davidova, S. &amp; Petrov, P. D. Natural and Synthetic Polymers for Biomedical and Environmental Application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Polymers (Basel)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6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1159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9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Perumal, G., Grewal, H. S. &amp; Arora, H. S. Enhanced durability, bio-activity and corrosion resistance of stainless steel through severe surface deformation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lloids Surfaces B Biointerface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94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111197 (2020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20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De, B., Bera, M., Bhattacharjee, D., Ray, B. C. &amp; Mukherjee, S. A comprehensive review on fiber-reinforced polymer composites: Raw materials to applications, recycling, and waste management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Prog. Mater. Sci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46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101326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21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E, R. Advantages and Disadvantages of Using Composite Laminates in The Industri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Mod. Approaches Mater. Sci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3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0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22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Phiri, R., Mavinkere Rangappa, S., Siengchin, S., Oladijo, O. P. &amp; Ozbakkaloglu, T. Advances in lightweight composite structures and manufacturing technologies: A comprehensive review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Heliyon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0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e39661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23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Khan, F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Advances of natural fiber composites in diverse engineering applications—A review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Appl. Eng. Sci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8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100184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24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onaldo, E., Nerilli, F. &amp; Vairo, G. Basalt-based fiber-reinforced materials and structural applications in civil engineering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osite Structure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214 at https://doi.org/10.1016/j.compstruct.2019.02.002 (2019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lastRenderedPageBreak/>
        <w:t>25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Dhand, V., Mittal, G., Rhee, K. Y., Park, S. J. &amp; Hui, D. A short review on basalt fiber reinforced polymer composit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os. Part B Eng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73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5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26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ohammed, M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Comprehensive insights on mechanical attributes of natural-synthetic fibres in polymer composit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ournal of Materials Research and Technology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25 at https://doi.org/10.1016/j.jmrt.2023.06.148 (2023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27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Adesina, A. Performance of cementitious composites reinforced with chopped basalt fibres – An overview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nstruction and Building Material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266 at https://doi.org/10.1016/j.conbuildmat.2020.120970 (2021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28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Pavlovski, D., Mislavsky, B. &amp; Antonov, A. CNG cylinder manufacturers test basalt fibre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Reinf. Plast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51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07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29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Jagadeesh, P., Rangappa, S. M. &amp; Siengchin, S. Basalt fibers: An environmentally acceptable and sustainable green material for polymer composit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nstr. Build. Mater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436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136834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30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Selcuk, S., Ahmetoglu, U. &amp; Gokce, E. C. Basalt Fiber Reinforced Polymer Composites (BFRP) other than rebars: A review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Mater. Today Commun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37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107359 (2023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31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Yeter, E., Deniz, M., Doğru, M. H. &amp; Göv, İ. Ballistic and Charpy impact performance of basalt fiber reinforced polymer composit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Polym. Compos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45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32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Jamshaid, H. &amp; Mishra, R. A green material from rock: basalt fiber – a review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ournal of the Textile Institute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107 at https://doi.org/10.1080/00405000.2015.1071940 (2016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33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ansor, M. R., Salit, M. S., Zainudin, E. S., Aziz, N. A. &amp; Ariff, H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Life Cycle Assessment of Natural Fiber Polymer Composite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Agricultural Biomass Based Potential Material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(2015). doi:10.1007/978-3-319-13847-3_6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34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Hakeem, K. R., Jawaid, M. &amp; Alothman, O. Y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Agricultural Biomass Based Potential Material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Agricultural Biomass Based Potential Material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(2015). doi:10.1007/978-3-319-13847-3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35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orova, N. Investigation of usability of basalt fibers in hot mix asphalt concrete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nstr. Build. Mater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47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3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36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Liu, H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A Review on Basalt Fiber Composites and Their Applications in Clean Energy Sector and Power Grid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Polymer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14 at https://doi.org/10.3390/polym14122376 (2022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37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Dou, H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Effect of TiO2 on preparation condition, mechanical properties and alkali resistance of continuous basalt fiber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em. Concr. Compos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36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3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38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Lewis, A. L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Effects of mineralogy, chemistry and physical properties of basalts </w:t>
      </w:r>
      <w:r w:rsidRPr="002C2AF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on carbon capture potential and plant-nutrient element release via enhanced weathering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Appl. Geochemistry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32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1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39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Pesode, P. &amp; Barve, S. A review—metastable β titanium alloy for biomedical application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ournal of Engineering and Applied Science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70 at https://doi.org/10.1186/s44147-023-00196-7 (2023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40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Ananthalakshmi, S., Balachandran, M. &amp; Bhowmik, S. A Comprehensive Review of Ultra‐High Performance Thermoplastic Nano and Multiscale Composites for Structural, Aerospace and Nuclear Applications: Recent Developments, Current Challenges, and Future Trend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Polym. Eng. Sci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(2025) doi:10.1002/pen.70016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41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Vijaya Ramnath, B., Elanchezhian, C., Aravind, J., Sushil, L. &amp; Arun Kumar, A. Studies on Mechanical Behaviour of Basalt Fiber Composite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IOP Conference Series: Materials Science and Engineering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377 (2018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42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Fareez, U. N. M., Loudiy, A., Erkartal, M. &amp; Yilmaz, C. Basalt Fiber Reinforced Polymers: A Recent Approach to Electromagnetic Interference ( &lt;scp&gt;EMI&lt;/scp&gt; ) Shielding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Polym. Sci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63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50–73 (2025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43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iśkiewicz, P. &amp; Tokarska, M. Experimental Research on Basalt Fabric-Based Composites for Protection Against Contact Heat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Nat. Fiber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21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44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Lee, J. J., Nam, I. &amp; Kim, H. Thermal stability and physical properties of epoxy composite reinforced with silane treated basalt fiber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Fibers Polym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8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7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45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Jung, T. &amp; Subramanian, R. V. Strengthening of basalt fiber by alumina addition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Scr. Metall. Mater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28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1993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46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Ramachandran, B. E., Velpari, V. &amp; Balasubramanian, N. Chemical durability studies on basalt fibr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Mater. Sci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6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1981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47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Yan, L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Review of research on basalt fibers and basalt fiber-reinforced composites in China (I): Physicochemical and mechanical properti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Polymers and Polymer Composite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29 at https://doi.org/10.1177/0967391120977396 (2021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48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ilitký, J., Kovačič, V. &amp; Rubnerová, J. Influence of thermal treatment on tensile failure of basalt fiber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ng. Fract. Mech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69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02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49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ilitky, J. &amp; Kovacic, V. Ultimate Mechanical Properties of Basalt Filament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Text. Res. J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66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1996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50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Fiore, V., Scalici, T., Di Bella, G. &amp; Valenza, A. A review on basalt fibre and its composit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os. Part B Eng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74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5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51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Zhang, J., She, X., Liu, J. &amp; Zhang, L. Preparation, Properties and Application of Novel Continuous Basalt Fiber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ailiao Daobao/Materials Report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37 at </w:t>
      </w:r>
      <w:r w:rsidRPr="002C2AFD">
        <w:rPr>
          <w:rFonts w:ascii="Times New Roman" w:hAnsi="Times New Roman" w:cs="Times New Roman"/>
          <w:noProof/>
          <w:sz w:val="24"/>
          <w:szCs w:val="24"/>
        </w:rPr>
        <w:lastRenderedPageBreak/>
        <w:t>https://doi.org/10.11896/cldb.22010106 (2023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52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Lotfi, A., Li, H., Dao, D. V. &amp; Prusty, G. Natural fiber–reinforced composites: A review on material, manufacturing, and machinability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Thermoplast. Compos. Mater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34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238–284 (2021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53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Bhat, T., Chevali, V., Liu, X., Feih, S. &amp; Mouritz, A. P. Fire structural resistance of basalt fibre composite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os. Part A Appl. Sci. Manuf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71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5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54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Wei, B., Song, S. &amp; Cao, H. Strengthening of basalt fibers with nano-SiO2-epoxy composite coating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Mater. Des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32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1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55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Sang, L., Zhao, M., Liang, Q. &amp; Wei, Z. Silane-treated basalt fiber-reinforced poly(butylene succinate) biocomposites: Interfacial crystallization and tensile properti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Polymers (Basel)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9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7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56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Sang, L., Han, S., Li, Z., Yang, X. &amp; Hou, W. Development of short basalt fiber reinforced polylactide composites and their feasible evaluation for 3D printing application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os. Part B Eng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64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9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57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emon, A. &amp; Nakai, A. The processing design of jute spun yarn/PLA braided composite by pultrusion molding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Adv. Mech. Eng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2013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3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58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oschiar, S. M., Reboredo, M. M., Kenny, J. M. &amp; Vázquez, A. Analysis of pultrusion processing of composites of unsaturated polyester resin with glass fiber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Polym. Compos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7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1996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59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Jamir, M. R. M., Majid, M. S. A. &amp; Khasri, A. Natural lightweight hybrid composites for aircraft structural applications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Sustainable Composites for Aerospace Application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(2018). doi:10.1016/B978-0-08-102131-6.00008-6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60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Spasojevic, P. M. Thermal and rheological properties of unsaturated polyester resins-based composites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Unsaturated Polyester Resins: Fundamentals, Design, Fabrication, and Application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(2019). doi:10.1016/B978-0-12-816129-6.00015-6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61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Awais, H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Environmental benign natural fibre reinforced thermoplastic composites: A review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osites Part C: Open Acces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4 at https://doi.org/10.1016/j.jcomc.2020.100082 (2021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62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Obande, W., Mamalis, D., Ray, D., Yang, L. &amp; Ó Brádaigh, C. M. Mechanical and thermomechanical characterisation of vacuum-infused thermoplastic- and thermoset-based composit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Mater. Des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75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9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63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Hasan Shuvo, Z., Rahman, M. Z., Saha, B. &amp; Hossain Ador, M. S. Composite materials from synthetic and natural sources: Fabrication techniques and applications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rehensive Materials Processing: Volume 1-13, Second edition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13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lastRenderedPageBreak/>
        <w:t>64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Dun, M., Hao, J., Wang, W., Wang, G. &amp; Cheng, H. Sisal fiber reinforced high density polyethylene pre-preg for potential application in filament winding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os. Part B Eng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59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9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65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>de Azevedo, C. B., Eggers, F., Almeida Jr., J. H. S. &amp; Amico, S. C. EFFECT OF THE FILAMENT WINDING PATTERN MODELING ON THE AXIAL COMPRESSION OF CYLINDRICAL SHELLS. in (2018). doi:10.21452/bccm4.2018.09.05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66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Ortega, Z., McCourt, M., Romero, F., Suárez, L. &amp; Cunningham, E. Recent Developments in Inorganic Composites in Rotational Molding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Polymer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14 at https://doi.org/10.3390/polym14235260 (2022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67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Gupta, N., Ramkumar, P. L. &amp; Sangani, V. An approach toward augmenting materials, additives, processability and parameterization in rotational molding: a review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Materials and Manufacturing Processe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35 at https://doi.org/10.1080/10426914.2020.1779934 (2020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68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Barczewski, M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Rotational molding of polylactide (PLA) composites filled with copper slag as a waste filler from metallurgical industry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Polym. Test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06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2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69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Erickson, G. S. &amp; Rothberg, H. N. Digitization and intangible assets in manufacturing industries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Lecture Notes in Mechanical Engineering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(2019). doi:10.1007/978-3-030-18715-6_1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70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azumdar, 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osites Manufacturing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osites Manufacturing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(2001). doi:10.1201/9781420041989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71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Bloom, P. D., Baikerikar, K. G., Otaigbe, J. U. &amp; Sheares, V. V. Development of novel polymer/quasicrystal composite material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Mater. Sci. Eng. A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294</w:t>
      </w:r>
      <w:r w:rsidRPr="002C2AFD">
        <w:rPr>
          <w:rFonts w:ascii="Times New Roman" w:hAnsi="Times New Roman" w:cs="Times New Roman"/>
          <w:noProof/>
          <w:sz w:val="24"/>
          <w:szCs w:val="24"/>
        </w:rPr>
        <w:t>–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296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00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72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Ramakrishna, S., Fujihara, K., Teo, W. E., Lim, T. C. &amp; Ma, Z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An Introduction to Electrospinning and Nanofiber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An Introduction to Electrospinning and Nanofiber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(2005). doi:10.1142/5894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73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Kammoun, Y. A. &amp; Ashry, A. Biodegradable Nanocomposite as Advanced Bone Tissue Scaffold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Handbook of Biodegradable Material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(2022). doi:10.1007/978-3-030-83783-9_42-1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74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Leong, K. F., Cheah, C. M. &amp; Chua, C. K. Solid freeform fabrication of three-dimensional scaffolds for engineering replacement tissues and organ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Biomaterial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24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03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75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Attia, N. F., Hegazi, E. M. &amp; Abdelmageed, A. A. Smart modification of inorganic fibers and flammability mechanical and radiation shielding properties of their rubber composit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Therm. Anal. Calorim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32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8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lastRenderedPageBreak/>
        <w:t>76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Guo, J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Mechanical and thermal properties of polypropylene/modified basalt fabric composit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Appl. Polym. Sci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32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5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77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Zhang, X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Surface Modification of Basalt Fiber with Organic/Inorganic Composites for Biofilm Carrier Used in Wastewater Treatment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ACS Sustain. Chem. Eng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6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8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78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Wang, J., Zhou, S., Huang, J., Zhao, G. &amp; Liu, Y. Interfacial modification of basalt fiber filling composites with graphene oxide and polydopamine for enhanced mechanical and tribological properti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RSC Adv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8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8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79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Quagliarini, E., Monni, F., Lenci, S. &amp; Bondioli, F. Tensile characterization of basalt fiber rods and ropes: A first contribution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nstr. Build. Mater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34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2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80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Kogan, F. M. &amp; Nikitina, O. V. Solubility of chrysotile asbestos and basalt fibers in relation to their fibrogenic and carcinogenic action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nvironmental Health Perspective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102 (199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81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Chen, X., Li, Y. &amp; Gu, N. A novel basalt fiber-reinforced polylactic acid composite for hard tissue repair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Biomedical Material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5 (2010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82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Nikitina, O. V, Kogan, F. M., Vanchugova, N. N. &amp; Frash, V. N. Comparative carcinogenic properties of basalt fiber and chrysotile-asbesto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Gig. Tr. Prof. Zabo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7–11 (1989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83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Arul, Q. A., Arputham, A. J., Mahalingam, P., Debnath, D. &amp; Kumaran, N. K. Morphological Characterization of an Eco Friendly Medi Grade Bio-Polymer Composites Using SEM Analysi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Pharm. Bioallied Sci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6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S3979–S3981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84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Zhang, T., Liu, H., Zhang, D. &amp; Chen, K. Mechanical and wear properties of polyetheretherketone composites filled with basalt fibr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Sci. Eng. Compos. Mater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26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317–326 (2019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85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Karavaeva, E., Rogozhnikov, A., Nikitin, V., Cherepennikov, Y. &amp; Lysakov, A. Basalt fiber manufacturing technology and the possibility of its use in dentistry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IOP Conference Series: Materials Science and Engineering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98 (2015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86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Nayak, K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Evaluation and Comparison of Mechanical Properties of Heat Polymerized Acrylic Resin After Reinforcement of Different Fibers in Different Patterns: An In Vitro Study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ureu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(2023) doi:10.7759/cureus.39564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87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Kessler, E., Gadow, R. &amp; Straub, J. Basalt, glass and carbon fibers and their fiber reinforced polymer composites under thermal and mechanical load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AIMS Mater. Sci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3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6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88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Hassan, I. A., Ramadan, H. S., Saleh, M. A. &amp; Hissel, D. Hydrogen storage technologies </w:t>
      </w:r>
      <w:r w:rsidRPr="002C2AF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for stationary and mobile applications: Review, analysis and perspectiv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Renewable and Sustainable Energy Review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149 at https://doi.org/10.1016/j.rser.2021.111311 (2021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89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Elegbeleye, I., Oguntona, O. &amp; Elegbeleye, F. Green Hydrogen: Pathway to Net Zero Green House Gas Emission and Global Climate Change Mitigation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Hydrogen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6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29 (2025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90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Rivard, E., Trudeau, M. &amp; Zaghib, K. Hydrogen storage for mobility: A review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Material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12 at https://doi.org/10.3390/ma12121973 (2019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91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Schlapbach, L. &amp; Züttel, A. Hydrogen-storage materials for mobile application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Nature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414 at https://doi.org/10.1038/35104634 (2001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92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ylsamy, B., Aruchamy, K., Maheshwari, A., Palaniappan, S. K. &amp; Siengchin, S. Evolution and recent advancements of composite materials in aerospace applications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Applications of Composite Materials in Engineering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139–167 (Elsevier, 2025). doi:10.1016/B978-0-443-13989-5.00006-1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93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Islam, M. M., Hossain, M. F., Rana, M. S. &amp; Ferdous, M. S. Burst pressure prediction of carbon/natural fiber and hybrid composite pressure vessels by theoretical and numerical analysi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Hybrid Adv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5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94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Park, G., Jang, H. &amp; Kim, C. Design of composite layer and liner for structure safety of hydrogen pressure vessel (type 4)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Mech. Sci. Techno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35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1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95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Yamashita, A., Kondo, M., Goto, S. &amp; Ogami, N. Development of High-Pressure Hydrogen Storage System for the Toyota ‘mirai’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SAE Technical Paper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s 2015-April (2015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96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Tanaka, 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Fuel cell system for Honda CLARITY fuel cell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ransportation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3 at https://doi.org/10.1016/j.etran.2020.100046 (2020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97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Hua, T. Q., Roh, H. S. &amp; Ahluwalia, R. K. Performance assessment of 700-bar compressed hydrogen storage for light duty fuel cell vehicl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Int. J. Hydrogen Energy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42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7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98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Kadri, K., Ben Abdallah, A. &amp; Ballut, S. Hydrogen Storage Vessels of Type 4 and Type 5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Hydrogen Technologies - Advances, Insights, and Application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(IntechOpen, 2024). doi:10.5772/intechopen.1005520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99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Saharudin, M. S., Hasbi, S., Sahu, S. K., Ma, Q. &amp; Younas, M. Numerical Analysis and Life Cycle Assessment of Type V Hydrogen Pressure Vessel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Compos. Sci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9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75 (2025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00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allick, K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Ultralight linerless composite tanks for in-space applications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Collection of Technical Papers - AIAA Space 2004 Conference and Exposition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1 (200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01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allick, K., Cronin, J., Fabian, P. &amp; Tupper, M. Microcrack resistant polymers enabling lightweight composite hydrogen storage vessels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eramic Transaction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224 (2011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02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Brian H. Jones and Min-Chung Li. LINER-LESS TANKS FOR SPACE APPLICATION – DESIGN AND MANUFACTURING CONSIDERATIONS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5th Conference on Aerospace Materials, Processes, and Environmental Technology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58 (2010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03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Ufuk, R., Karakaş, T., Bilge, K., Ereke, M. &amp; Karabeyoğlu, A. CRYOGENIC TYPE-V PRESSURE VESSEL DESIGN, MANUFACTURING AND TESTING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ICCM International Conferences on Composite Material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(2023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04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Olsson, R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Design, Manufacture, and Cryogenic Testing of a Linerless Composite Tank for Liquid Hydrogen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Appl. Compos. Mater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31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05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Regassa, Y., Lemu, H. G. &amp; Sirhabizu, B. Burst strength analysis of composite overwrapped pressure vessel using finite element method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IOP Conf. Ser. Mater. Sci. Eng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201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1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06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C, D. Design and Analysis of Composite Materials for High-Pressure Environment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Int. J. Res. Appl. Sci. Eng. Techno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2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1572–1583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07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ertiny, P., Juss, K. &amp; El Ghareeb, M. M. Evaluation of glass and basalt fiber reinforcements for polymer composite pressure piping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Press. Vessel Technol. Trans. ASME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31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09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08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Raghuvanshi, V., Singh, M., Dodla, S. &amp; Khan, D. Enhanced Mechanical, Tribological, and Thermal Properties of Basalt Fiber-Reinforced Epoxy Composites via Soft–Rigid Interface Strategy in Marine Application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Mater. Eng. Perform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(2025) doi:10.1007/s11665-025-11356-6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09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Eko, A. J., Epaarachchi, J., Jewewantha, J. &amp; Zeng, X. A review of type IV composite overwrapped pressure vessel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Int. J. Hydrogen Energy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09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551–573 (2025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10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Bouhala, L., Koutsawa, Y., Karatrantos, A. &amp; Bayreuther, C. Design of Type-IV Composite Pressure Vessel Based on Comparative Analysis of Numerical Methods for Modeling Type-III Vessel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Compos. Sci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8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11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Bouvier, M., Guiheneuf, V. &amp; Jean-marie, A. Modeling and simulation of a composite high-pressure vessel made of sustainable and renewable alternative fiber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Int. J. Hydrogen Energy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44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9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lastRenderedPageBreak/>
        <w:t>112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NASA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NASA NPR 7120.5E NASA Space Flight Program and Project Management Requirement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NASA Technical Reports Server (NTRS)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(2012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13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Qi, W., Yao, W. &amp; Shen, H. A Micro–macro Damage Mechanics-based Model for Fatigue Damage and Life Prediction of Fiber-reinforced Composite Laminat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Appl. Compos. Mater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29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2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14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Socci, C. A. &amp; Kassapoglou, C. Effect of matrix and fibre cracks on static and fatigue strength of composite laminat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Compos. Mater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57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3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15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Yang, B., Sharp, J. S. &amp; Smith, M. I. The interplay of crack hopping, delamination and interface failure in drying nanoparticle film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Sci. Rep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6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6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16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Air, A., Shamsuddoha, M. &amp; Gangadhara Prusty, B. A review of Type V composite pressure vessels and automated fibre placement based manufacturing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osites Part B: Engineering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253 at https://doi.org/10.1016/j.compositesb.2023.110573 (2023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17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Mikroni, M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Design, Analysis, and Testing of a Type V Composite Pressure Vessel for Hydrogen Storage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Polymers (Basel)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6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3576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18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Kartav, O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Development and analysis of composite overwrapped pressure vessels for hydrogen storage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Compos. Mater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55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1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19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Zhang, Z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Interfacial and mechanical properties of silane coupling agent interface‐modified basalt fiber reinforced thermoplastic polypropylene resin composit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Polym. Compos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46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6582–6593 (2025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20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Sujon, M. A. 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Novel approach for optimizing mechanical and damping performance of MABS composites reinforced with basalt fibers: An experimental study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os. Sci. Techno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251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110578 (202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21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Xiang, D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Enhanced interfacial interaction, mechanical properties and thermal stability of basalt fiber/epoxy composites with multi-scale reinforcement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os. Interface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30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3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22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Deng, X., Hoo, M. S., Cheah, Y. W. &amp; Tran, L. Q. N. Processing and Mechanical Properties of Basalt Fibre-Reinforced Thermoplastic Composit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Polymers (Basel)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4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2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23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Buschbeck, S., Tautenhain, F., Claudia, R., Roman, R. &amp; Lothar, K. Composite materials made of basalt fibres and biobased matrix material for technical applications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Key Engineering Material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809 KEM (2019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24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Vinay, S. S., Sanjay, M. R., Siengchin, S. &amp; Venkatesh, C. V. Basalt fiber reinforced polymer composites filled with nano fillers: A short review. in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Materials Today: Proceedings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vol. 52 (2021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lastRenderedPageBreak/>
        <w:t>125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Ary Subagia, I. D. G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Mechanical performance of multiscale basalt fiber-epoxy laminates containing tourmaline micro/nano particl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os. Part B Eng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58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4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26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Vinay, S. S., Sanjay, M. R., Siengchin, S. &amp; Venkatesh, C. V. Effect of Al2O3 nanofillers in basalt/epoxy composites: Mechanical and tribological properti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Polym. Compos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42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1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27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Chen, W., Shen, H., Auad, M. L., Huang, C. &amp; Nutt, S. Basalt fiber-epoxy laminates with functionalized multi-walled carbon nanotub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os. Part A Appl. Sci. Manuf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40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09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28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Bahari-Sambran, F., Eslami-Farsani, R. &amp; Arbab Chirani, S. The flexural and impact behavior of the laminated aluminum-epoxy/basalt fibers composites containing nanoclay: An experimental investigation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J. Sandw. Struct. Mater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22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20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29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Kim, M., Lee, T. W., Park, S. M. &amp; Jeong, Y. G. Structures, electrical and mechanical properties of epoxy composites reinforced with MWCNT-coated basalt fiber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Compos. Part A Appl. Sci. Manuf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123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9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30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Lee, J. H., Rhee, K. Y. &amp; Park, S. J. The tensile and thermal properties of modified CNT-reinforced basalt/epoxy composites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Mater. Sci. Eng. A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527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0).</w:t>
      </w:r>
    </w:p>
    <w:p w:rsidR="00C3220A" w:rsidRPr="002C2AFD" w:rsidRDefault="00C3220A" w:rsidP="00C3220A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AFD">
        <w:rPr>
          <w:rFonts w:ascii="Times New Roman" w:hAnsi="Times New Roman" w:cs="Times New Roman"/>
          <w:noProof/>
          <w:sz w:val="24"/>
          <w:szCs w:val="24"/>
        </w:rPr>
        <w:t>131.</w:t>
      </w:r>
      <w:r w:rsidRPr="002C2AFD">
        <w:rPr>
          <w:rFonts w:ascii="Times New Roman" w:hAnsi="Times New Roman" w:cs="Times New Roman"/>
          <w:noProof/>
          <w:sz w:val="24"/>
          <w:szCs w:val="24"/>
        </w:rPr>
        <w:tab/>
        <w:t xml:space="preserve">Khosravi, H. &amp; Eslami-Farsani, R. Enhanced mechanical properties of unidirectional basalt fiber/epoxy composites using silane-modified Na+-montmorillonite nanoclay. </w:t>
      </w:r>
      <w:r w:rsidRPr="002C2AFD">
        <w:rPr>
          <w:rFonts w:ascii="Times New Roman" w:hAnsi="Times New Roman" w:cs="Times New Roman"/>
          <w:i/>
          <w:iCs/>
          <w:noProof/>
          <w:sz w:val="24"/>
          <w:szCs w:val="24"/>
        </w:rPr>
        <w:t>Polym. Test.</w:t>
      </w:r>
      <w:r w:rsidRPr="002C2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C2AFD">
        <w:rPr>
          <w:rFonts w:ascii="Times New Roman" w:hAnsi="Times New Roman" w:cs="Times New Roman"/>
          <w:b/>
          <w:bCs/>
          <w:noProof/>
          <w:sz w:val="24"/>
          <w:szCs w:val="24"/>
        </w:rPr>
        <w:t>55</w:t>
      </w:r>
      <w:r w:rsidRPr="002C2AFD">
        <w:rPr>
          <w:rFonts w:ascii="Times New Roman" w:hAnsi="Times New Roman" w:cs="Times New Roman"/>
          <w:noProof/>
          <w:sz w:val="24"/>
          <w:szCs w:val="24"/>
        </w:rPr>
        <w:t>, (2016).</w:t>
      </w:r>
    </w:p>
    <w:p w:rsidR="001C6813" w:rsidRDefault="00C3220A" w:rsidP="00C3220A">
      <w:r w:rsidRPr="002C2AFD"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1C681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3220A"/>
    <w:rsid w:val="00A244B6"/>
    <w:rsid w:val="00C3220A"/>
    <w:rsid w:val="00CE15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FC120C1-A0FB-4835-935B-E8A179C242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3220A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C3220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3220A"/>
    <w:rPr>
      <w:rFonts w:asciiTheme="majorHAnsi" w:eastAsiaTheme="majorEastAsia" w:hAnsiTheme="majorHAnsi" w:cstheme="majorBidi"/>
      <w:color w:val="2E74B5" w:themeColor="accent1" w:themeShade="BF"/>
      <w:sz w:val="40"/>
      <w:szCs w:val="4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3719</Words>
  <Characters>21204</Characters>
  <Application>Microsoft Office Word</Application>
  <DocSecurity>0</DocSecurity>
  <Lines>176</Lines>
  <Paragraphs>49</Paragraphs>
  <ScaleCrop>false</ScaleCrop>
  <Company/>
  <LinksUpToDate>false</LinksUpToDate>
  <CharactersWithSpaces>248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nesh p.</dc:creator>
  <cp:keywords/>
  <dc:description/>
  <cp:lastModifiedBy>dinesh p.</cp:lastModifiedBy>
  <cp:revision>1</cp:revision>
  <dcterms:created xsi:type="dcterms:W3CDTF">2025-11-20T09:27:00Z</dcterms:created>
  <dcterms:modified xsi:type="dcterms:W3CDTF">2025-11-20T09:28:00Z</dcterms:modified>
</cp:coreProperties>
</file>